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A16CB3" w:rsidP="003A4AFB">
      <w:pPr>
        <w:jc w:val="center"/>
      </w:pPr>
      <w:r>
        <w:t>November</w:t>
      </w:r>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3751165"/>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7737E7">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7737E7">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7737E7">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2" w:name="_Toc373751166"/>
      <w:r>
        <w:lastRenderedPageBreak/>
        <w:t>Abstract</w:t>
      </w:r>
      <w:bookmarkEnd w:id="2"/>
    </w:p>
    <w:p w:rsidR="00012AF7" w:rsidRDefault="00012AF7" w:rsidP="00012AF7"/>
    <w:p w:rsidR="00012AF7" w:rsidRDefault="00C23F63" w:rsidP="00012AF7">
      <w:r>
        <w:t xml:space="preserve">The computation power that our mobile devices have gained in later years has surpassed that of the powerful computers of a few years </w:t>
      </w:r>
      <w:proofErr w:type="gramStart"/>
      <w:r>
        <w:t>ago .</w:t>
      </w:r>
      <w:proofErr w:type="gramEnd"/>
      <w:r>
        <w:t xml:space="preserve">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3" w:name="_Toc373751167"/>
      <w:bookmarkStart w:id="4" w:name="_Toc373751174"/>
      <w:r>
        <w:lastRenderedPageBreak/>
        <w:t>Background</w:t>
      </w:r>
      <w:bookmarkEnd w:id="4"/>
    </w:p>
    <w:p w:rsidR="00A42427" w:rsidRPr="00201024" w:rsidRDefault="00A42427" w:rsidP="00A42427">
      <w:r>
        <w:t>In broad terms, humans have been using technology to enhance their physical capabilities and senses for a long time. A simple thermometer is a sensor that translates temperature information to visual output with a much greater degree of accuracy than the sense of touch could afford. A compass takes the imperceptible magnetic fields of our planet and represents them in a visual form. I’ll enumerate some of the projects that I think are most significant for the path that I see on this PhD thesis.</w:t>
      </w:r>
    </w:p>
    <w:p w:rsidR="00A42427" w:rsidRDefault="00A42427" w:rsidP="00A42427">
      <w:pPr>
        <w:pStyle w:val="Heading2"/>
      </w:pPr>
      <w:bookmarkStart w:id="5" w:name="_Toc373751175"/>
      <w:r>
        <w:t>Sensory Substitution</w:t>
      </w:r>
      <w:bookmarkEnd w:id="5"/>
    </w:p>
    <w:p w:rsidR="00A42427" w:rsidRPr="002F6747" w:rsidRDefault="00A42427" w:rsidP="00A42427">
      <w:r>
        <w:t>Either because a person may be lacking one of the five senses or because a different sensory input may offer other benefits like greater detail,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A42427" w:rsidRDefault="00A42427" w:rsidP="00A42427">
      <w:pPr>
        <w:pStyle w:val="Heading3"/>
      </w:pPr>
      <w:bookmarkStart w:id="6" w:name="_Toc373751176"/>
      <w:proofErr w:type="spellStart"/>
      <w:r>
        <w:t>Brainport</w:t>
      </w:r>
      <w:proofErr w:type="spellEnd"/>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Pr="006344A0">
        <w:rPr>
          <w:noProof/>
        </w:rPr>
        <w:t>[1]</w:t>
      </w:r>
      <w:bookmarkEnd w:id="6"/>
      <w:r>
        <w:fldChar w:fldCharType="end"/>
      </w:r>
    </w:p>
    <w:p w:rsidR="00A42427" w:rsidRDefault="00A42427" w:rsidP="00A42427">
      <w:proofErr w:type="spellStart"/>
      <w:r>
        <w:t>Brainport</w:t>
      </w:r>
      <w:proofErr w:type="spellEnd"/>
      <w:r>
        <w:t xml:space="preserve"> is a system that captures images through a camera and translates it into electrical signals that are felt on the tongue.</w:t>
      </w:r>
    </w:p>
    <w:p w:rsidR="00A42427" w:rsidRDefault="00A42427" w:rsidP="00A42427">
      <w:pPr>
        <w:pStyle w:val="Heading3"/>
      </w:pPr>
      <w:bookmarkStart w:id="7" w:name="_Toc373751177"/>
      <w:proofErr w:type="spellStart"/>
      <w:r>
        <w:t>Eyeborg</w:t>
      </w:r>
      <w:proofErr w:type="spellEnd"/>
      <w:r>
        <w:fldChar w:fldCharType="begin" w:fldLock="1"/>
      </w:r>
      <w:r>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fldChar w:fldCharType="separate"/>
      </w:r>
      <w:r w:rsidRPr="006344A0">
        <w:rPr>
          <w:noProof/>
        </w:rPr>
        <w:t>[2]</w:t>
      </w:r>
      <w:bookmarkEnd w:id="7"/>
      <w:r>
        <w:fldChar w:fldCharType="end"/>
      </w:r>
    </w:p>
    <w:p w:rsidR="00A42427" w:rsidRPr="006344A0" w:rsidRDefault="00A42427" w:rsidP="00A42427">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A42427" w:rsidRDefault="00A42427" w:rsidP="00A42427">
      <w:pPr>
        <w:pStyle w:val="Heading2"/>
      </w:pPr>
      <w:bookmarkStart w:id="8" w:name="_Toc373751178"/>
      <w:r>
        <w:t>New Senses</w:t>
      </w:r>
      <w:bookmarkEnd w:id="8"/>
    </w:p>
    <w:p w:rsidR="00A42427" w:rsidRPr="00594419"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fldChar w:fldCharType="separate"/>
      </w:r>
      <w:r w:rsidRPr="00EE1E1B">
        <w:rPr>
          <w:noProof/>
        </w:rPr>
        <w:t>[3]</w:t>
      </w:r>
      <w:r>
        <w:fldChar w:fldCharType="end"/>
      </w:r>
      <w:r>
        <w:t xml:space="preserve"> theory shows how every creature can only understand the world through the affordances of its senses, then creating new senses should open up completely new world perspectives for humans.</w:t>
      </w:r>
    </w:p>
    <w:p w:rsidR="00A42427" w:rsidRDefault="00A42427" w:rsidP="00A42427">
      <w:pPr>
        <w:pStyle w:val="Heading3"/>
        <w:rPr>
          <w:shd w:val="clear" w:color="auto" w:fill="FFFFFF"/>
        </w:rPr>
      </w:pPr>
      <w:bookmarkStart w:id="9" w:name="_Toc373751179"/>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Pr="00EE1E1B">
        <w:rPr>
          <w:noProof/>
          <w:shd w:val="clear" w:color="auto" w:fill="FFFFFF"/>
        </w:rPr>
        <w:t>[4]</w:t>
      </w:r>
      <w:bookmarkEnd w:id="9"/>
      <w:r>
        <w:rPr>
          <w:shd w:val="clear" w:color="auto" w:fill="FFFFFF"/>
        </w:rPr>
        <w:fldChar w:fldCharType="end"/>
      </w:r>
    </w:p>
    <w:p w:rsidR="00A42427" w:rsidRDefault="00A42427" w:rsidP="00A42427">
      <w:r>
        <w:t xml:space="preserve">The </w:t>
      </w:r>
      <w:proofErr w:type="spellStart"/>
      <w:r>
        <w:t>FeelSpace</w:t>
      </w:r>
      <w:proofErr w:type="spellEnd"/>
      <w:r>
        <w:t xml:space="preserve"> belt was a device with vibrators that could be worn around the waist. The vibrator closest to geographical north would constantly vibrate, giving the user a sense of direction. </w:t>
      </w:r>
    </w:p>
    <w:p w:rsidR="00A42427" w:rsidRDefault="00A42427" w:rsidP="00A42427">
      <w:pPr>
        <w:pStyle w:val="Heading3"/>
      </w:pPr>
      <w:bookmarkStart w:id="10" w:name="_Toc373751180"/>
      <w:r>
        <w:t>Magnet Implant</w:t>
      </w:r>
      <w:r>
        <w:fldChar w:fldCharType="begin" w:fldLock="1"/>
      </w:r>
      <w:r>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Pr="00EE1E1B">
        <w:rPr>
          <w:noProof/>
        </w:rPr>
        <w:t>[5]</w:t>
      </w:r>
      <w:bookmarkEnd w:id="10"/>
      <w:r>
        <w:fldChar w:fldCharType="end"/>
      </w:r>
    </w:p>
    <w:p w:rsidR="00A42427" w:rsidRPr="00594419" w:rsidRDefault="00A42427" w:rsidP="00A42427">
      <w:r>
        <w:lastRenderedPageBreak/>
        <w:t xml:space="preserve">Dan Berg implanted a small magnet into his </w:t>
      </w:r>
      <w:r w:rsidRPr="00594419">
        <w:t>pinkie finger of his right hand. One of the reported effects was the ability to sense electrical flow by disruptions on the magnetic field.</w:t>
      </w:r>
    </w:p>
    <w:p w:rsidR="00A42427" w:rsidRDefault="00A42427" w:rsidP="00A42427">
      <w:pPr>
        <w:pStyle w:val="Heading3"/>
      </w:pPr>
      <w:bookmarkStart w:id="11" w:name="_Toc373751181"/>
      <w:r>
        <w:t>Situational Awareness</w:t>
      </w:r>
      <w:bookmarkEnd w:id="11"/>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fldChar w:fldCharType="separate"/>
      </w:r>
      <w:r w:rsidRPr="00E35C80">
        <w:rPr>
          <w:noProof/>
        </w:rPr>
        <w:t>[6]</w:t>
      </w:r>
      <w:r>
        <w:fldChar w:fldCharType="end"/>
      </w:r>
      <w:r>
        <w:t>. The military has done extensive research on 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fldChar w:fldCharType="separate"/>
      </w:r>
      <w:r w:rsidRPr="00974267">
        <w:rPr>
          <w:noProof/>
        </w:rPr>
        <w:t>[7]</w:t>
      </w:r>
      <w:r>
        <w:fldChar w:fldCharType="end"/>
      </w:r>
      <w:r>
        <w:t xml:space="preserve"> and Tactile Navigation Cueing</w:t>
      </w:r>
      <w:r>
        <w:fldChar w:fldCharType="begin" w:fldLock="1"/>
      </w:r>
      <w:r>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fldChar w:fldCharType="separate"/>
      </w:r>
      <w:r w:rsidRPr="00974267">
        <w:rPr>
          <w:noProof/>
        </w:rPr>
        <w:t>[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3"/>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2" w:name="_Toc373751168"/>
      <w:r>
        <w:t>The Brain and the New Stimuli</w:t>
      </w:r>
      <w:r w:rsidR="00C06619">
        <w:t xml:space="preserve"> Short Term</w:t>
      </w:r>
      <w:bookmarkEnd w:id="12"/>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3" w:name="_Toc373751169"/>
      <w:r>
        <w:t>The Brain and the New Stimuli Long Term</w:t>
      </w:r>
      <w:bookmarkEnd w:id="13"/>
    </w:p>
    <w:p w:rsidR="00212FBD" w:rsidRDefault="00212FBD" w:rsidP="00212FBD">
      <w:r>
        <w:t>1. Will the brain learn to ignore the new input or will the input eventually feel as natural as any of the original senses?</w:t>
      </w:r>
    </w:p>
    <w:p w:rsid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BB058B" w:rsidRDefault="00BB058B" w:rsidP="00BB058B">
      <w:pPr>
        <w:pStyle w:val="Heading2"/>
      </w:pPr>
      <w:bookmarkStart w:id="14" w:name="_Toc373751170"/>
      <w:r>
        <w:t>Escaping the visual user interface</w:t>
      </w:r>
      <w:bookmarkEnd w:id="14"/>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5" w:name="_Toc373751171"/>
      <w:r>
        <w:t>Biological and Metaphorical Approaches</w:t>
      </w:r>
      <w:bookmarkEnd w:id="15"/>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6" w:name="_Toc373751172"/>
      <w:r>
        <w:t>User Adoption</w:t>
      </w:r>
      <w:bookmarkEnd w:id="16"/>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7" w:name="_Toc373751173"/>
      <w:r>
        <w:t>Design Thinking</w:t>
      </w:r>
      <w:bookmarkEnd w:id="17"/>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8" w:name="_Toc373751182"/>
      <w:r>
        <w:lastRenderedPageBreak/>
        <w:t>Research Plan</w:t>
      </w:r>
      <w:bookmarkEnd w:id="18"/>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 generate and output that will be understood by the body, this will include any manipulation that can be control by the user like volume or base value. The Output will be signal that the users can feel through their body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bookmarkStart w:id="19" w:name="_GoBack"/>
      <w:bookmarkEnd w:id="19"/>
    </w:p>
    <w:p w:rsidR="00F90E6D" w:rsidRDefault="00F90E6D" w:rsidP="00F90E6D">
      <w:pPr>
        <w:pStyle w:val="Heading2"/>
      </w:pPr>
      <w:bookmarkStart w:id="20" w:name="_Toc373751183"/>
      <w:r>
        <w:t>Proposed Activities</w:t>
      </w:r>
      <w:bookmarkEnd w:id="20"/>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502B4" w:rsidRDefault="00F502B4" w:rsidP="00F90E6D">
      <w:r>
        <w:t>Our mobile devices are already creating around us a system of sensory substitution. After all, a cellular signal that can’t be felt by the body is transformed into either sound or vibration for us to know we have a call. But this is just the beginning and mobile synesthesia has limited itself to activities that, as discussed previously, are not allowing for a vast evolution of our experience.</w:t>
      </w:r>
    </w:p>
    <w:p w:rsidR="00F502B4" w:rsidRDefault="00F502B4" w:rsidP="00F90E6D">
      <w:r>
        <w:t xml:space="preserve">The Criteria for the activities that I’m proposing is simple. </w:t>
      </w:r>
    </w:p>
    <w:p w:rsidR="00F502B4" w:rsidRDefault="00F502B4" w:rsidP="00F502B4">
      <w:pPr>
        <w:ind w:firstLine="720"/>
      </w:pPr>
      <w:r>
        <w:t>- Even if the mobile device is at the center of this activity, the activity must take place without direct manipulation of the device.</w:t>
      </w:r>
    </w:p>
    <w:p w:rsidR="00F502B4" w:rsidRDefault="00F502B4" w:rsidP="00F502B4">
      <w:pPr>
        <w:ind w:firstLine="720"/>
      </w:pPr>
      <w:r>
        <w:t>- The activity must reduce cognitive load, either by offsetting a sensory loop to another sense or by allowing for artificial monitoring of a variable and only report when significant changes occur.</w:t>
      </w:r>
    </w:p>
    <w:p w:rsidR="00F502B4" w:rsidRDefault="00F502B4" w:rsidP="00F502B4">
      <w:pPr>
        <w:ind w:firstLine="720"/>
      </w:pPr>
      <w:r>
        <w:t>- At least one of the activities must create the opportunity</w:t>
      </w:r>
      <w:r w:rsidR="00033466">
        <w:t xml:space="preserve"> of detecting a variable that is currently not sensed by the body.</w:t>
      </w:r>
    </w:p>
    <w:p w:rsidR="00033466" w:rsidRDefault="00033466" w:rsidP="00F90E6D">
      <w:r>
        <w:t>The initial list of activities I propose is:</w:t>
      </w:r>
    </w:p>
    <w:p w:rsidR="00033466" w:rsidRDefault="00F97040" w:rsidP="00033466">
      <w:pPr>
        <w:pStyle w:val="Heading3"/>
      </w:pPr>
      <w:bookmarkStart w:id="21" w:name="_Toc373751184"/>
      <w:r>
        <w:t>Indoor Navigation</w:t>
      </w:r>
      <w:bookmarkEnd w:id="21"/>
    </w:p>
    <w:p w:rsidR="00F90E6D" w:rsidRDefault="00F97040" w:rsidP="00F90E6D">
      <w:r>
        <w:lastRenderedPageBreak/>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37E7" w:rsidRDefault="007737E7" w:rsidP="00C23F63">
      <w:pPr>
        <w:spacing w:after="0" w:line="240" w:lineRule="auto"/>
      </w:pPr>
      <w:r>
        <w:separator/>
      </w:r>
    </w:p>
  </w:endnote>
  <w:endnote w:type="continuationSeparator" w:id="0">
    <w:p w:rsidR="007737E7" w:rsidRDefault="007737E7"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B5045A">
          <w:rPr>
            <w:noProof/>
          </w:rPr>
          <w:t>11</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37E7" w:rsidRDefault="007737E7" w:rsidP="00C23F63">
      <w:pPr>
        <w:spacing w:after="0" w:line="240" w:lineRule="auto"/>
      </w:pPr>
      <w:r>
        <w:separator/>
      </w:r>
    </w:p>
  </w:footnote>
  <w:footnote w:type="continuationSeparator" w:id="0">
    <w:p w:rsidR="007737E7" w:rsidRDefault="007737E7"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027F30"/>
    <w:rsid w:val="00033466"/>
    <w:rsid w:val="000D35DE"/>
    <w:rsid w:val="001356D0"/>
    <w:rsid w:val="001448A7"/>
    <w:rsid w:val="0017580E"/>
    <w:rsid w:val="00201024"/>
    <w:rsid w:val="00212FBD"/>
    <w:rsid w:val="0024501D"/>
    <w:rsid w:val="00255CDE"/>
    <w:rsid w:val="002B7FB5"/>
    <w:rsid w:val="002D64C9"/>
    <w:rsid w:val="002F6747"/>
    <w:rsid w:val="00301959"/>
    <w:rsid w:val="0031573D"/>
    <w:rsid w:val="00334266"/>
    <w:rsid w:val="00360B5C"/>
    <w:rsid w:val="003A4AFB"/>
    <w:rsid w:val="003C28DD"/>
    <w:rsid w:val="003E6E10"/>
    <w:rsid w:val="00421785"/>
    <w:rsid w:val="00424FAF"/>
    <w:rsid w:val="00474A3F"/>
    <w:rsid w:val="004B75B6"/>
    <w:rsid w:val="004F551D"/>
    <w:rsid w:val="0050601B"/>
    <w:rsid w:val="00510AF3"/>
    <w:rsid w:val="00513878"/>
    <w:rsid w:val="00525CF9"/>
    <w:rsid w:val="0056784D"/>
    <w:rsid w:val="00594419"/>
    <w:rsid w:val="006344A0"/>
    <w:rsid w:val="006613CD"/>
    <w:rsid w:val="006864B9"/>
    <w:rsid w:val="00695E9D"/>
    <w:rsid w:val="00753A00"/>
    <w:rsid w:val="00772602"/>
    <w:rsid w:val="007737E7"/>
    <w:rsid w:val="007954F4"/>
    <w:rsid w:val="00797E32"/>
    <w:rsid w:val="007D4E67"/>
    <w:rsid w:val="008954DF"/>
    <w:rsid w:val="00911CDD"/>
    <w:rsid w:val="00974267"/>
    <w:rsid w:val="009B3E48"/>
    <w:rsid w:val="00A16CB3"/>
    <w:rsid w:val="00A32198"/>
    <w:rsid w:val="00A42427"/>
    <w:rsid w:val="00A5185F"/>
    <w:rsid w:val="00A6327F"/>
    <w:rsid w:val="00AB0434"/>
    <w:rsid w:val="00AD528A"/>
    <w:rsid w:val="00B153A7"/>
    <w:rsid w:val="00B5045A"/>
    <w:rsid w:val="00B56C32"/>
    <w:rsid w:val="00B82B13"/>
    <w:rsid w:val="00B83FE1"/>
    <w:rsid w:val="00BB058B"/>
    <w:rsid w:val="00BC5043"/>
    <w:rsid w:val="00BF2A35"/>
    <w:rsid w:val="00BF4F0C"/>
    <w:rsid w:val="00C06619"/>
    <w:rsid w:val="00C23F63"/>
    <w:rsid w:val="00D24E1D"/>
    <w:rsid w:val="00D55F73"/>
    <w:rsid w:val="00D96583"/>
    <w:rsid w:val="00DD224D"/>
    <w:rsid w:val="00E06596"/>
    <w:rsid w:val="00E350A4"/>
    <w:rsid w:val="00E35C80"/>
    <w:rsid w:val="00E77045"/>
    <w:rsid w:val="00E81C51"/>
    <w:rsid w:val="00E950F1"/>
    <w:rsid w:val="00EA64C1"/>
    <w:rsid w:val="00EC0352"/>
    <w:rsid w:val="00EE1E1B"/>
    <w:rsid w:val="00EF7D88"/>
    <w:rsid w:val="00F502B4"/>
    <w:rsid w:val="00F650B3"/>
    <w:rsid w:val="00F66964"/>
    <w:rsid w:val="00F67648"/>
    <w:rsid w:val="00F76878"/>
    <w:rsid w:val="00F90E6D"/>
    <w:rsid w:val="00F97040"/>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F21BE1C7-6115-4B0E-88D5-44D31DD60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Pages>
  <Words>4767</Words>
  <Characters>2717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1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8</cp:revision>
  <cp:lastPrinted>2013-12-02T17:37:00Z</cp:lastPrinted>
  <dcterms:created xsi:type="dcterms:W3CDTF">2013-12-02T17:01:00Z</dcterms:created>
  <dcterms:modified xsi:type="dcterms:W3CDTF">2013-12-0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